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2602003" w:rsidR="00AB0D92" w:rsidRDefault="00FD140A" w:rsidP="00AB0D92">
      <w:pPr>
        <w:jc w:val="center"/>
        <w:rPr>
          <w:b/>
          <w:bCs/>
        </w:rPr>
      </w:pPr>
      <w:bookmarkStart w:id="0" w:name="_Hlk30967326"/>
      <w:bookmarkEnd w:id="0"/>
      <w:r>
        <w:rPr>
          <w:b/>
          <w:bCs/>
        </w:rPr>
        <w:t xml:space="preserve">OBJECT </w:t>
      </w:r>
      <w:r w:rsidR="00AB0D92">
        <w:rPr>
          <w:b/>
          <w:bCs/>
        </w:rPr>
        <w:t>SPEED PERCEPTION DURING</w:t>
      </w:r>
      <w:r w:rsidR="00B003C3">
        <w:rPr>
          <w:b/>
          <w:bCs/>
        </w:rPr>
        <w:t xml:space="preserve"> LATERAL</w:t>
      </w:r>
      <w:r w:rsidR="00AB0D92">
        <w:rPr>
          <w:b/>
          <w:bCs/>
        </w:rPr>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4700 Keel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EE3598" w:rsidRDefault="00EE3598" w:rsidP="00EE3598">
      <w:pPr>
        <w:rPr>
          <w:b/>
          <w:bCs/>
        </w:rPr>
      </w:pPr>
      <w:r w:rsidRPr="00EE3598">
        <w:rPr>
          <w:b/>
          <w:bCs/>
        </w:rPr>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136208" w:rsidRDefault="00136208" w:rsidP="007E785F">
      <w:pPr>
        <w:jc w:val="both"/>
        <w:rPr>
          <w:b/>
          <w:bCs/>
        </w:rPr>
      </w:pPr>
      <w:r w:rsidRPr="00136208">
        <w:rPr>
          <w:b/>
          <w:bCs/>
        </w:rPr>
        <w:t>Significance</w:t>
      </w:r>
    </w:p>
    <w:p w14:paraId="34347F7C" w14:textId="185495BF" w:rsidR="00136208" w:rsidRDefault="00136208" w:rsidP="007E785F">
      <w:pPr>
        <w:jc w:val="both"/>
      </w:pPr>
      <w:r>
        <w:t xml:space="preserve">When interacting with </w:t>
      </w:r>
      <w:r w:rsidR="00223D5B">
        <w:t>our inherently dynamic</w:t>
      </w:r>
      <w:r>
        <w:t xml:space="preserve"> environment, humans are </w:t>
      </w:r>
      <w:r w:rsidR="00223D5B">
        <w:t>rarely standing still. It is thus crucial for us to obtain accurate and precise estimates of the behavior of objects in our environment even while we are moving ourselves. In this project, we investigate how humans judge the speed of other objects while moving themselves, which helps both understand everyday situations such as avoiding collisions while driving a car and constrain models of how humans time their interactions with a dynamic world.</w:t>
      </w:r>
    </w:p>
    <w:p w14:paraId="74D5AAEF" w14:textId="77777777" w:rsidR="00EE3598" w:rsidRPr="00915B4B" w:rsidRDefault="00EE3598" w:rsidP="00EE3598"/>
    <w:p w14:paraId="73CEE8BB" w14:textId="0445CCDE" w:rsidR="00FD11B7" w:rsidRPr="00FD11B7" w:rsidRDefault="00280F38" w:rsidP="00635780">
      <w:pPr>
        <w:jc w:val="both"/>
        <w:rPr>
          <w:b/>
          <w:bCs/>
        </w:rPr>
      </w:pPr>
      <w:r>
        <w:rPr>
          <w:b/>
          <w:bCs/>
        </w:rPr>
        <w:t>Introduction</w:t>
      </w:r>
    </w:p>
    <w:p w14:paraId="3D5B4D07" w14:textId="4D5919B3" w:rsidR="0061078B" w:rsidRDefault="003040A3" w:rsidP="00635780">
      <w:pPr>
        <w:jc w:val="both"/>
      </w:pPr>
      <w:r>
        <w:t xml:space="preserve">When observing a moving target while an observer is moving, the same retinal speeds can correspond to vastly different physical velocities. When an observer moves in the same direction as the target, the retinal speed of the object is partially cancelled out, and vice-versa. Observers must thus obtain an accurate estimate of their own velocity, and subtract or add </w:t>
      </w:r>
      <w:r w:rsidR="00D124B7">
        <w:t xml:space="preserve">the consequences of this movement </w:t>
      </w:r>
      <w:r>
        <w:t xml:space="preserve">it to the retinal </w:t>
      </w:r>
      <w:r w:rsidR="00D124B7">
        <w:t>motion of</w:t>
      </w:r>
      <w:r>
        <w:t xml:space="preserve"> the target to obtain an accurate estimate of the object velocity.</w:t>
      </w:r>
      <w:r w:rsidR="00C1489C">
        <w:t xml:space="preserve"> More specifically, the </w:t>
      </w:r>
      <w:r w:rsidR="00250579">
        <w:t>Flow Parsing Hypothesis</w:t>
      </w:r>
      <w:r w:rsidR="00C1489C">
        <w:t xml:space="preserve"> </w:t>
      </w:r>
      <w:r w:rsidR="00C1489C">
        <w:fldChar w:fldCharType="begin" w:fldLock="1"/>
      </w:r>
      <w:r w:rsidR="002F15FB">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mendeley":{"formattedCitation":"(Dupin &amp; Wexler, 2013; Warren &amp; Rushton, 2008, 2009)","plainTextFormattedCitation":"(Dupin &amp; Wexler, 2013; Warren &amp; Rushton, 2008, 2009)","previouslyFormattedCitation":"(Dupin &amp; Wexler, 2013; Warren &amp; Rushton, 2008, 2009)"},"properties":{"noteIndex":0},"schema":"https://github.com/citation-style-language/schema/raw/master/csl-citation.json"}</w:instrText>
      </w:r>
      <w:r w:rsidR="00C1489C">
        <w:fldChar w:fldCharType="separate"/>
      </w:r>
      <w:r w:rsidR="00C1489C" w:rsidRPr="00C1489C">
        <w:rPr>
          <w:noProof/>
        </w:rPr>
        <w:t>(Dupin &amp; Wexler, 2013; Warren &amp; Rushton, 2008, 2009)</w:t>
      </w:r>
      <w:r w:rsidR="00C1489C">
        <w:fldChar w:fldCharType="end"/>
      </w:r>
      <w:r w:rsidR="00250579">
        <w:t xml:space="preserve"> posits that, to estimate object motion from ambiguous retinal </w:t>
      </w:r>
      <w:r w:rsidR="00F15EC4">
        <w:t>input</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w:t>
      </w:r>
      <w:r w:rsidR="00250579">
        <w:lastRenderedPageBreak/>
        <w:t>motion information</w:t>
      </w:r>
      <w:r w:rsidR="008366DA">
        <w:t xml:space="preserve"> from the overall 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8366DA">
        <w:t>which</w:t>
      </w:r>
      <w:r w:rsidR="000B17CA">
        <w:t xml:space="preserve"> entails a conflict between visual and vestibular input</w:t>
      </w:r>
      <w:r>
        <w:t xml:space="preserve">, </w:t>
      </w:r>
      <w:r w:rsidR="00F15EC4">
        <w:t>self-motion is likely underestimated</w:t>
      </w:r>
      <w:r>
        <w:t xml:space="preserve">, leading to biases in judgments of object </w:t>
      </w:r>
      <w:r w:rsidR="0045395D">
        <w:t>motion</w:t>
      </w:r>
      <w:r w:rsidR="00F15EC4">
        <w:t>.</w:t>
      </w:r>
      <w:r w:rsidR="00741F9E">
        <w:t xml:space="preserve"> </w:t>
      </w:r>
      <w:r w:rsidR="00F15EC4">
        <w:t xml:space="preserve">This </w:t>
      </w:r>
      <w:r w:rsidR="00741F9E">
        <w:t xml:space="preserve">has been shown to some extent for vertical observer and </w:t>
      </w:r>
      <w:r w:rsidR="00F15EC4">
        <w:t xml:space="preserve">object </w:t>
      </w:r>
      <w:r w:rsidR="00741F9E">
        <w:t xml:space="preserve">mo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 in 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446B3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0A61BD">
        <w:t>This process is relatively straightforward for the consequences of angular self-motion, but for</w:t>
      </w:r>
      <w:r w:rsidR="00FD6F03">
        <w:t xml:space="preserve"> lateral</w:t>
      </w:r>
      <w:r w:rsidR="000A61BD">
        <w:t xml:space="preserve"> motion the geometry for such a subtraction process requires </w:t>
      </w:r>
      <w:r w:rsidR="00FD6F03">
        <w:t>additional computations involving, for example, an estimate of the distance of the object to the observer</w:t>
      </w:r>
      <w:r w:rsidR="000A61BD">
        <w:t>.</w:t>
      </w:r>
      <w:r w:rsidR="0061078B">
        <w:t xml:space="preserve"> </w:t>
      </w:r>
      <w:r w:rsidR="0061078B" w:rsidRPr="00136208">
        <w:t>More specifically, observers need to first estimate their own motion in an allocentric world frame by using retinal stimulation attributable to static objec</w:t>
      </w:r>
      <w:r w:rsidR="004E6C2E" w:rsidRPr="00136208">
        <w:t xml:space="preserve">t </w:t>
      </w:r>
      <w:r w:rsidR="0061078B" w:rsidRPr="00136208">
        <w:t>in the environment</w:t>
      </w:r>
      <w:r w:rsidR="004E6C2E" w:rsidRPr="00136208">
        <w:t xml:space="preserve"> and other sensory and efferent information</w:t>
      </w:r>
      <w:r w:rsidR="0061078B" w:rsidRPr="00136208">
        <w:t>. Then, this estimate needs to be used to generate an estimate of the retinal stimulation caused by the observer’s motion. Th</w:t>
      </w:r>
      <w:r w:rsidR="00930D3B">
        <w:t>e</w:t>
      </w:r>
      <w:r w:rsidR="0061078B" w:rsidRPr="00136208">
        <w:t xml:space="preserve"> estimated retinal stimulation due to self-motion </w:t>
      </w:r>
      <w:r w:rsidR="00930D3B">
        <w:t xml:space="preserve">is </w:t>
      </w:r>
      <w:r w:rsidR="0061078B" w:rsidRPr="00136208">
        <w:t>subtracted from the total retinal stimulation</w:t>
      </w:r>
      <w:r w:rsidR="00930D3B">
        <w:t>, which allows to interpret the remaining retinal stimulation as object motion</w:t>
      </w:r>
      <w:r w:rsidR="0061078B" w:rsidRPr="00136208">
        <w:t>.</w:t>
      </w:r>
    </w:p>
    <w:p w14:paraId="1E1AC384" w14:textId="04B50F27" w:rsidR="00741F9E" w:rsidRDefault="00B65EEC" w:rsidP="00635780">
      <w:pPr>
        <w:jc w:val="both"/>
      </w:pPr>
      <w:r>
        <w:t xml:space="preserve">Remarkably, </w:t>
      </w:r>
      <w:r w:rsidR="000B17CA">
        <w:t xml:space="preserve">the literature </w:t>
      </w:r>
      <w:r w:rsidR="00051CDB">
        <w:t xml:space="preserve">is quite sparse </w:t>
      </w:r>
      <w:r w:rsidR="000B17CA">
        <w:t>with regards to lateral motion</w:t>
      </w:r>
      <w:r w:rsidR="00051CDB">
        <w:t xml:space="preserve">: </w:t>
      </w:r>
      <w:r w:rsidR="00051CDB">
        <w:fldChar w:fldCharType="begin" w:fldLock="1"/>
      </w:r>
      <w:r w:rsidR="00446B3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MacNeilage, DeAngelis, &amp; Angelaki,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to what extent observer motion (visual cues only, vestibular cues only and both visual and vestibular cues) influenced the judged direction of vertical downwards motion with small lateral components. They found biases in line with insufficient flow parsing in all observer motion conditions, as well as increases in sensitivity. However,</w:t>
      </w:r>
      <w:r w:rsidR="00B1131C">
        <w:t xml:space="preserve"> to our knowledge, no studies have investigated how lateral self-motion influences perceived lateral object </w:t>
      </w:r>
      <w:r w:rsidR="00DD4039">
        <w:t>speed</w:t>
      </w:r>
      <w:r w:rsidR="000B17CA">
        <w:t>.</w:t>
      </w:r>
      <w:r w:rsidR="00051CDB">
        <w:t xml:space="preserve"> 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in a lateral motion paradigm</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Paragraph"/>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9ECB911" w:rsidR="007B14FB" w:rsidRDefault="007B14FB" w:rsidP="0081339A">
      <w:pPr>
        <w:jc w:val="both"/>
      </w:pPr>
      <w:r>
        <w:t>We test</w:t>
      </w:r>
      <w:r w:rsidR="009B140C">
        <w:t>ed</w:t>
      </w:r>
      <w:r>
        <w:t xml:space="preserve"> </w:t>
      </w:r>
      <w:r w:rsidR="005600F5">
        <w:t xml:space="preserve">16 </w:t>
      </w:r>
      <w:r>
        <w:t>participants</w:t>
      </w:r>
      <w:r w:rsidR="004B278F">
        <w:t xml:space="preserve"> 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have 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246F440D" w14:textId="276C2287"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hyperlink r:id="rId6" w:history="1">
        <w:r>
          <w:rPr>
            <w:rStyle w:val="Hyperlink"/>
          </w:rPr>
          <w:t>https://osf.io/u7yhb/</w:t>
        </w:r>
      </w:hyperlink>
      <w:r>
        <w:t xml:space="preserve">). Stimuli </w:t>
      </w:r>
      <w:r w:rsidR="009B140C">
        <w:t xml:space="preserve">were </w:t>
      </w:r>
      <w:r>
        <w:t>presented in an Oculus Rift. Participants 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B925AF2" w:rsidR="00FD11B7" w:rsidRPr="00FD11B7" w:rsidRDefault="00FD11B7" w:rsidP="0081339A">
      <w:pPr>
        <w:jc w:val="both"/>
        <w:rPr>
          <w:b/>
          <w:bCs/>
        </w:rPr>
      </w:pPr>
      <w:r w:rsidRPr="00FD11B7">
        <w:rPr>
          <w:b/>
          <w:bCs/>
        </w:rPr>
        <w:t>Setup</w:t>
      </w:r>
    </w:p>
    <w:p w14:paraId="0BD7E980" w14:textId="77AFEDBA" w:rsidR="0081339A" w:rsidRDefault="00D474DF" w:rsidP="0081339A">
      <w:pPr>
        <w:jc w:val="both"/>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 xml:space="preserve">the higher velocity. 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During this interval,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x(t)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 self-motion to the left</w:t>
      </w:r>
      <w:r>
        <w:t>.</w:t>
      </w:r>
      <w:r w:rsidR="009A3AB1">
        <w:t xml:space="preserve"> That is, participants moved 0.5 m over the course of 0.5 s, which amounts to a mean velocity of 1 m/s.</w:t>
      </w:r>
      <w:r>
        <w:t xml:space="preserve"> In the other interval, participants </w:t>
      </w:r>
      <w:r w:rsidR="00662DE5">
        <w:t xml:space="preserve">were </w:t>
      </w:r>
      <w:r>
        <w:t>shown a cloud of smaller moving balls</w:t>
      </w:r>
      <w:r w:rsidR="0014099D">
        <w:t xml:space="preserve"> each with a diameter of 0.1 m</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spread out vertically over a distance of 1 m</w:t>
      </w:r>
      <w:r w:rsidR="003040A3">
        <w:t xml:space="preserve">, and 10 to 15 </w:t>
      </w:r>
      <w:r w:rsidR="00662DE5">
        <w:t xml:space="preserve">were </w:t>
      </w:r>
      <w:r w:rsidR="003040A3">
        <w:t>visible at any given</w:t>
      </w:r>
      <w:r>
        <w:t xml:space="preserve"> </w:t>
      </w:r>
      <w:r w:rsidR="003040A3">
        <w:t xml:space="preserve">moment.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 xml:space="preserve">(Taylor &amp; </w:t>
      </w:r>
      <w:r w:rsidR="007D6820" w:rsidRPr="007D6820">
        <w:rPr>
          <w:noProof/>
        </w:rPr>
        <w:lastRenderedPageBreak/>
        <w:t>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doubled before the last reversal,</w:t>
      </w:r>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661830">
        <w:t xml:space="preserve"> </w:t>
      </w:r>
      <w:r w:rsidR="00962151">
        <w:t xml:space="preserve">An short sequence of stimuli can be viewed under </w:t>
      </w:r>
      <w:hyperlink r:id="rId7" w:history="1">
        <w:r w:rsidR="00FC1CF1">
          <w:rPr>
            <w:rStyle w:val="Hyperlink"/>
          </w:rPr>
          <w:t>https://github.com/b-jorges/Motion-Perception-during-Self-Motion/blob/master/GIF%20of%20Stimulus.gif</w:t>
        </w:r>
      </w:hyperlink>
      <w:r w:rsidR="00962151">
        <w:t>.</w:t>
      </w:r>
    </w:p>
    <w:p w14:paraId="15BC1BA5" w14:textId="19900D38" w:rsidR="00280F38" w:rsidRDefault="00280F38" w:rsidP="00280F38">
      <w:pPr>
        <w:keepNext/>
        <w:jc w:val="both"/>
      </w:pPr>
      <w:r>
        <w:rPr>
          <w:noProof/>
        </w:rPr>
        <w:drawing>
          <wp:inline distT="0" distB="0" distL="0" distR="0" wp14:anchorId="3D5DD855" wp14:editId="2FD4F540">
            <wp:extent cx="2743200" cy="27432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5753"/>
                    <a:stretch/>
                  </pic:blipFill>
                  <pic:spPr bwMode="auto">
                    <a:xfrm>
                      <a:off x="0" y="0"/>
                      <a:ext cx="2743200"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0C1684A5" w:rsidR="00280F38" w:rsidRDefault="00280F38" w:rsidP="00280F38">
      <w:pPr>
        <w:pStyle w:val="Caption"/>
        <w:jc w:val="both"/>
      </w:pPr>
      <w:r>
        <w:t xml:space="preserve">Figure </w:t>
      </w:r>
      <w:fldSimple w:instr=" SEQ Figure \* ARABIC ">
        <w:r w:rsidR="00824D90">
          <w:rPr>
            <w:noProof/>
          </w:rPr>
          <w:t>1</w:t>
        </w:r>
      </w:fldSimple>
      <w:r>
        <w:t>: Top view of the stimulus scene</w:t>
      </w:r>
      <w:r w:rsidR="000B0DDC">
        <w:t xml:space="preserve"> in one of the test trials</w:t>
      </w:r>
      <w:r>
        <w:t xml:space="preserve">. The red circle </w:t>
      </w:r>
      <w:r w:rsidR="0061078B">
        <w:t>represents</w:t>
      </w:r>
      <w:r>
        <w:t xml:space="preserve"> the target, which 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velocity of </w:t>
      </w:r>
      <w:r w:rsidR="008F274A">
        <w:t>1</w:t>
      </w:r>
      <w:r>
        <w:t> m/s. The target is 8 m away from the observer, while the target is 2 m in front of the background wall.</w:t>
      </w:r>
    </w:p>
    <w:p w14:paraId="21E420D9" w14:textId="04D105E4" w:rsidR="006A2426" w:rsidRDefault="006A2426" w:rsidP="0081339A">
      <w:pPr>
        <w:jc w:val="both"/>
      </w:pPr>
      <w:r>
        <w:t xml:space="preserve">Before starting the actual data collection, participants perform a training session with one PEST where the big target moves at 4 m/s. Subjects </w:t>
      </w:r>
      <w:r w:rsidR="00BD2C36">
        <w:t>are asked to repeat the training</w:t>
      </w:r>
      <w:r>
        <w:t xml:space="preserve"> if the step size in any of the last five trials is above 0.3 m/s.</w:t>
      </w:r>
      <w:r w:rsidR="00BD2C36">
        <w:t xml:space="preserve"> If they</w:t>
      </w:r>
      <w:r w:rsidR="000C0C29">
        <w:t xml:space="preserve"> still</w:t>
      </w:r>
      <w:r w:rsidR="00BD2C36">
        <w:t xml:space="preserve"> fail to meet the criterion after a second repetition they are excluded from the experiment.</w:t>
      </w:r>
    </w:p>
    <w:p w14:paraId="61DBB9DE" w14:textId="404F101E" w:rsidR="00280F38" w:rsidRDefault="00280F38" w:rsidP="0081339A">
      <w:pPr>
        <w:jc w:val="both"/>
      </w:pP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318DF633"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xml:space="preserve">, with </w:t>
      </w:r>
      <w:r w:rsidR="00F05C8A">
        <w:rPr>
          <w:rFonts w:eastAsiaTheme="minorEastAsia"/>
        </w:rPr>
        <w:lastRenderedPageBreak/>
        <w:t>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4903352B" w:rsidR="00076BFB" w:rsidRDefault="00076BFB" w:rsidP="00635780">
            <w:pPr>
              <w:jc w:val="both"/>
            </w:pPr>
            <w:r>
              <w:t>[1]</w:t>
            </w:r>
          </w:p>
        </w:tc>
      </w:tr>
    </w:tbl>
    <w:p w14:paraId="77F8EAB4" w14:textId="65D0C69C"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5805B3">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3A5BC735" w:rsidR="00076BFB" w:rsidRDefault="00076BFB" w:rsidP="005805B3">
            <w:pPr>
              <w:jc w:val="both"/>
            </w:pPr>
            <w:r>
              <w:t>[2]</w:t>
            </w:r>
          </w:p>
        </w:tc>
      </w:tr>
    </w:tbl>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7A8E8E57"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5805B3">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4E14DCD2" w:rsidR="00076BFB" w:rsidRDefault="00076BFB" w:rsidP="005805B3">
            <w:pPr>
              <w:jc w:val="both"/>
            </w:pPr>
            <w:r>
              <w:t>[3]</w:t>
            </w:r>
          </w:p>
        </w:tc>
      </w:tr>
    </w:tbl>
    <w:p w14:paraId="0757F869" w14:textId="37E7FAC2"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5805B3">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68B0F7D0" w:rsidR="00076BFB" w:rsidRDefault="00076BFB" w:rsidP="005805B3">
            <w:pPr>
              <w:jc w:val="both"/>
            </w:pPr>
            <w:r>
              <w:t>[4]</w:t>
            </w:r>
          </w:p>
        </w:tc>
      </w:tr>
    </w:tbl>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28833BAA"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9"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w:t>
      </w:r>
      <w:r w:rsidR="00E67C26">
        <w:lastRenderedPageBreak/>
        <w:t>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1FA458AF" w:rsidR="00257DF7" w:rsidRPr="00257DF7" w:rsidRDefault="00FC164B" w:rsidP="00FC164B">
      <w:pPr>
        <w:pStyle w:val="Caption"/>
        <w:rPr>
          <w:rFonts w:ascii="Lucida Console" w:eastAsia="Times New Roman" w:hAnsi="Lucida Console" w:cs="Courier New"/>
          <w:color w:val="000000"/>
          <w:sz w:val="20"/>
          <w:szCs w:val="20"/>
        </w:rPr>
      </w:pPr>
      <w:r>
        <w:t xml:space="preserve">Table </w:t>
      </w:r>
      <w:r w:rsidR="00686F57">
        <w:fldChar w:fldCharType="begin"/>
      </w:r>
      <w:r w:rsidR="00686F57">
        <w:instrText xml:space="preserve"> SEQ Table \* ARABIC </w:instrText>
      </w:r>
      <w:r w:rsidR="00686F57">
        <w:fldChar w:fldCharType="separate"/>
      </w:r>
      <w:r w:rsidR="00824D90">
        <w:rPr>
          <w:noProof/>
        </w:rPr>
        <w:t>1</w:t>
      </w:r>
      <w:r w:rsidR="00686F57">
        <w:rPr>
          <w:noProof/>
        </w:rPr>
        <w:fldChar w:fldCharType="end"/>
      </w:r>
      <w:r>
        <w:t>: Simulated power values for 10, 12, 14, 16, 18 and 20 participants.</w:t>
      </w:r>
    </w:p>
    <w:p w14:paraId="3300FB15" w14:textId="5583A661" w:rsidR="00257DF7" w:rsidRPr="0096015C" w:rsidRDefault="00257DF7" w:rsidP="00D217A0">
      <w:pPr>
        <w:jc w:val="both"/>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s the simulation process involves several sources of uncertainty, some variability is to be expected in the results</w:t>
      </w:r>
      <w:r w:rsidR="00FC164B">
        <w:t>, which explains why the simulated power for 18 subjects is lower than the power simulated for 16 subjects</w:t>
      </w:r>
      <w:r w:rsidR="0096015C">
        <w:t>.</w:t>
      </w:r>
    </w:p>
    <w:p w14:paraId="566E2BC0" w14:textId="664FF4D8" w:rsidR="00476525" w:rsidRDefault="00476525" w:rsidP="00D217A0">
      <w:pPr>
        <w:jc w:val="both"/>
      </w:pPr>
    </w:p>
    <w:p w14:paraId="74212E6B" w14:textId="37FEAF6A" w:rsidR="00A76B32" w:rsidRDefault="00A76B32" w:rsidP="00D217A0">
      <w:pPr>
        <w:jc w:val="both"/>
      </w:pPr>
    </w:p>
    <w:p w14:paraId="409C48C1" w14:textId="01657419" w:rsidR="00A76B32" w:rsidRDefault="00A76B32" w:rsidP="00D217A0">
      <w:pPr>
        <w:jc w:val="both"/>
        <w:rPr>
          <w:b/>
          <w:bCs/>
        </w:rPr>
      </w:pPr>
      <w:r w:rsidRPr="00A76B32">
        <w:rPr>
          <w:b/>
          <w:bCs/>
        </w:rPr>
        <w:t>Pre-existing Data</w:t>
      </w:r>
    </w:p>
    <w:p w14:paraId="4EBFBF20" w14:textId="61D09DC9" w:rsidR="00A76B32" w:rsidRDefault="00D8489E" w:rsidP="00D217A0">
      <w:pPr>
        <w:jc w:val="both"/>
      </w:pPr>
      <w:r>
        <w:lastRenderedPageBreak/>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ts (s01 and s02) had previously done the task in 2D, but only their 3D data was included in the analysis.</w:t>
      </w:r>
      <w:bookmarkStart w:id="1" w:name="_GoBack"/>
      <w:bookmarkEnd w:id="1"/>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10"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D217A0">
      <w:pPr>
        <w:jc w:val="both"/>
        <w:rPr>
          <w:b/>
        </w:rPr>
      </w:pPr>
      <w:r w:rsidRPr="00053752">
        <w:rPr>
          <w:b/>
        </w:rPr>
        <w:t xml:space="preserve">Open </w:t>
      </w:r>
      <w:r w:rsidR="001F1772">
        <w:rPr>
          <w:b/>
        </w:rPr>
        <w:t>Practices</w:t>
      </w:r>
    </w:p>
    <w:p w14:paraId="74669724" w14:textId="73024E5A" w:rsidR="00D8489E" w:rsidRDefault="00D8489E" w:rsidP="00D217A0">
      <w:pPr>
        <w:jc w:val="both"/>
      </w:pPr>
      <w:r>
        <w:t xml:space="preserve">We will publish all raw data collected during this project in the GitHub repository </w:t>
      </w:r>
      <w:hyperlink r:id="rId11" w:history="1">
        <w:r>
          <w:rPr>
            <w:rStyle w:val="Hyperlink"/>
          </w:rPr>
          <w:t>https://github.com/b-jorges/Motion-Perception-during-Self-Motion/</w:t>
        </w:r>
      </w:hyperlink>
      <w:r w:rsidR="001E4B8F">
        <w:t>, as well as all the code used for analysis.</w:t>
      </w:r>
      <w:r>
        <w:t xml:space="preserve"> </w:t>
      </w:r>
      <w:r w:rsidR="001E4B8F">
        <w:t xml:space="preserve">Furthermore, the Unity project used to present the stimulus and collect data is available </w:t>
      </w:r>
      <w:r w:rsidR="00754E15">
        <w:t xml:space="preserve">on OSF under </w:t>
      </w:r>
      <w:hyperlink r:id="rId12" w:history="1">
        <w:r w:rsidR="00754E15">
          <w:rPr>
            <w:rStyle w:val="Hyperlink"/>
          </w:rPr>
          <w:t>https://osf.io/m6ukw/</w:t>
        </w:r>
      </w:hyperlink>
      <w:r w:rsidR="00754E15">
        <w:t>.</w:t>
      </w:r>
    </w:p>
    <w:p w14:paraId="776CD4A8" w14:textId="77777777" w:rsidR="00D8489E" w:rsidRDefault="00D8489E" w:rsidP="00D217A0">
      <w:pPr>
        <w:jc w:val="both"/>
      </w:pPr>
    </w:p>
    <w:p w14:paraId="32E3901B" w14:textId="276DA402" w:rsidR="00C4466E" w:rsidRPr="008742E6" w:rsidRDefault="00EB5260" w:rsidP="00D217A0">
      <w:pPr>
        <w:jc w:val="both"/>
        <w:rPr>
          <w:b/>
          <w:bCs/>
          <w:lang w:val="es-ES"/>
        </w:rPr>
      </w:pPr>
      <w:r w:rsidRPr="008742E6">
        <w:rPr>
          <w:b/>
          <w:bCs/>
          <w:lang w:val="es-ES"/>
        </w:rPr>
        <w:t>References</w:t>
      </w:r>
    </w:p>
    <w:p w14:paraId="09C5C45E" w14:textId="73935A34" w:rsidR="00446B3D" w:rsidRPr="00446B3D" w:rsidRDefault="003D36DD" w:rsidP="00446B3D">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446B3D" w:rsidRPr="00446B3D">
        <w:rPr>
          <w:rFonts w:ascii="Calibri" w:hAnsi="Calibri" w:cs="Calibri"/>
          <w:noProof/>
          <w:szCs w:val="24"/>
        </w:rPr>
        <w:t xml:space="preserve">Aguado, B., &amp; López-Moliner, J. (2019). Perceived speed of motion in depth modulates misjudgements of approaching trajectories consistently with a slow prior. </w:t>
      </w:r>
      <w:r w:rsidR="00446B3D" w:rsidRPr="00446B3D">
        <w:rPr>
          <w:rFonts w:ascii="Calibri" w:hAnsi="Calibri" w:cs="Calibri"/>
          <w:i/>
          <w:iCs/>
          <w:noProof/>
          <w:szCs w:val="24"/>
        </w:rPr>
        <w:t>Vision Research</w:t>
      </w:r>
      <w:r w:rsidR="00446B3D" w:rsidRPr="00446B3D">
        <w:rPr>
          <w:rFonts w:ascii="Calibri" w:hAnsi="Calibri" w:cs="Calibri"/>
          <w:noProof/>
          <w:szCs w:val="24"/>
        </w:rPr>
        <w:t xml:space="preserve">, </w:t>
      </w:r>
      <w:r w:rsidR="00446B3D" w:rsidRPr="00446B3D">
        <w:rPr>
          <w:rFonts w:ascii="Calibri" w:hAnsi="Calibri" w:cs="Calibri"/>
          <w:i/>
          <w:iCs/>
          <w:noProof/>
          <w:szCs w:val="24"/>
        </w:rPr>
        <w:t>159</w:t>
      </w:r>
      <w:r w:rsidR="00446B3D" w:rsidRPr="00446B3D">
        <w:rPr>
          <w:rFonts w:ascii="Calibri" w:hAnsi="Calibri" w:cs="Calibri"/>
          <w:noProof/>
          <w:szCs w:val="24"/>
        </w:rPr>
        <w:t>, 1–9. https://doi.org/10.1016/j.visres.2019.03.009</w:t>
      </w:r>
    </w:p>
    <w:p w14:paraId="030B03C6"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446B3D">
        <w:rPr>
          <w:rFonts w:ascii="Calibri" w:hAnsi="Calibri" w:cs="Calibri"/>
          <w:i/>
          <w:iCs/>
          <w:noProof/>
          <w:szCs w:val="24"/>
        </w:rPr>
        <w:t>Journal of Vision</w:t>
      </w:r>
      <w:r w:rsidRPr="00446B3D">
        <w:rPr>
          <w:rFonts w:ascii="Calibri" w:hAnsi="Calibri" w:cs="Calibri"/>
          <w:noProof/>
          <w:szCs w:val="24"/>
        </w:rPr>
        <w:t xml:space="preserve">, </w:t>
      </w:r>
      <w:r w:rsidRPr="00446B3D">
        <w:rPr>
          <w:rFonts w:ascii="Calibri" w:hAnsi="Calibri" w:cs="Calibri"/>
          <w:i/>
          <w:iCs/>
          <w:noProof/>
          <w:szCs w:val="24"/>
        </w:rPr>
        <w:t>18</w:t>
      </w:r>
      <w:r w:rsidRPr="00446B3D">
        <w:rPr>
          <w:rFonts w:ascii="Calibri" w:hAnsi="Calibri" w:cs="Calibri"/>
          <w:noProof/>
          <w:szCs w:val="24"/>
        </w:rPr>
        <w:t>(12), 12. https://doi.org/10.1167/18.12.12</w:t>
      </w:r>
    </w:p>
    <w:p w14:paraId="589C6A31"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Dokka, K., MacNeilage, P. R., DeAngelis, G. C., &amp; Angelaki, D. E. (2015). Multisensory self-motion compensation during object trajectory judgments. </w:t>
      </w:r>
      <w:r w:rsidRPr="00446B3D">
        <w:rPr>
          <w:rFonts w:ascii="Calibri" w:hAnsi="Calibri" w:cs="Calibri"/>
          <w:i/>
          <w:iCs/>
          <w:noProof/>
          <w:szCs w:val="24"/>
        </w:rPr>
        <w:t>Cerebral Cortex</w:t>
      </w:r>
      <w:r w:rsidRPr="00446B3D">
        <w:rPr>
          <w:rFonts w:ascii="Calibri" w:hAnsi="Calibri" w:cs="Calibri"/>
          <w:noProof/>
          <w:szCs w:val="24"/>
        </w:rPr>
        <w:t xml:space="preserve">, </w:t>
      </w:r>
      <w:r w:rsidRPr="00446B3D">
        <w:rPr>
          <w:rFonts w:ascii="Calibri" w:hAnsi="Calibri" w:cs="Calibri"/>
          <w:i/>
          <w:iCs/>
          <w:noProof/>
          <w:szCs w:val="24"/>
        </w:rPr>
        <w:t>25</w:t>
      </w:r>
      <w:r w:rsidRPr="00446B3D">
        <w:rPr>
          <w:rFonts w:ascii="Calibri" w:hAnsi="Calibri" w:cs="Calibri"/>
          <w:noProof/>
          <w:szCs w:val="24"/>
        </w:rPr>
        <w:t>(3), 619–630. https://doi.org/10.1093/cercor/bht247</w:t>
      </w:r>
    </w:p>
    <w:p w14:paraId="03A2BA8A"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Dupin, L., &amp; Wexler, M. (2013). Motion perception by a moving observer in a threedimensional environment. </w:t>
      </w:r>
      <w:r w:rsidRPr="00446B3D">
        <w:rPr>
          <w:rFonts w:ascii="Calibri" w:hAnsi="Calibri" w:cs="Calibri"/>
          <w:i/>
          <w:iCs/>
          <w:noProof/>
          <w:szCs w:val="24"/>
        </w:rPr>
        <w:t>Journal of Vision</w:t>
      </w:r>
      <w:r w:rsidRPr="00446B3D">
        <w:rPr>
          <w:rFonts w:ascii="Calibri" w:hAnsi="Calibri" w:cs="Calibri"/>
          <w:noProof/>
          <w:szCs w:val="24"/>
        </w:rPr>
        <w:t xml:space="preserve">, </w:t>
      </w:r>
      <w:r w:rsidRPr="00446B3D">
        <w:rPr>
          <w:rFonts w:ascii="Calibri" w:hAnsi="Calibri" w:cs="Calibri"/>
          <w:i/>
          <w:iCs/>
          <w:noProof/>
          <w:szCs w:val="24"/>
        </w:rPr>
        <w:t>13</w:t>
      </w:r>
      <w:r w:rsidRPr="00446B3D">
        <w:rPr>
          <w:rFonts w:ascii="Calibri" w:hAnsi="Calibri" w:cs="Calibri"/>
          <w:noProof/>
          <w:szCs w:val="24"/>
        </w:rPr>
        <w:t>(2), 1–14. https://doi.org/10.1167/13.2.15</w:t>
      </w:r>
    </w:p>
    <w:p w14:paraId="14DAF75C"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Dyde, R. T., &amp; Harris, L. R. (2008). The influence of retinal and extra-retinal motion cues on perceived object motion during self-motion. </w:t>
      </w:r>
      <w:r w:rsidRPr="00446B3D">
        <w:rPr>
          <w:rFonts w:ascii="Calibri" w:hAnsi="Calibri" w:cs="Calibri"/>
          <w:i/>
          <w:iCs/>
          <w:noProof/>
          <w:szCs w:val="24"/>
        </w:rPr>
        <w:t>Journal of Vision</w:t>
      </w:r>
      <w:r w:rsidRPr="00446B3D">
        <w:rPr>
          <w:rFonts w:ascii="Calibri" w:hAnsi="Calibri" w:cs="Calibri"/>
          <w:noProof/>
          <w:szCs w:val="24"/>
        </w:rPr>
        <w:t xml:space="preserve">, </w:t>
      </w:r>
      <w:r w:rsidRPr="00446B3D">
        <w:rPr>
          <w:rFonts w:ascii="Calibri" w:hAnsi="Calibri" w:cs="Calibri"/>
          <w:i/>
          <w:iCs/>
          <w:noProof/>
          <w:szCs w:val="24"/>
        </w:rPr>
        <w:t>8</w:t>
      </w:r>
      <w:r w:rsidRPr="00446B3D">
        <w:rPr>
          <w:rFonts w:ascii="Calibri" w:hAnsi="Calibri" w:cs="Calibri"/>
          <w:noProof/>
          <w:szCs w:val="24"/>
        </w:rPr>
        <w:t>(14), 1–10. https://doi.org/10.1167/8.14.5</w:t>
      </w:r>
    </w:p>
    <w:p w14:paraId="2F5032E1"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Fetsch, C. R., Deangelis, G. C., &amp; Angelaki, D. E. (2010). Visual-vestibular cue integration for heading perception: Applications of optimal cue integration theory. </w:t>
      </w:r>
      <w:r w:rsidRPr="00446B3D">
        <w:rPr>
          <w:rFonts w:ascii="Calibri" w:hAnsi="Calibri" w:cs="Calibri"/>
          <w:i/>
          <w:iCs/>
          <w:noProof/>
          <w:szCs w:val="24"/>
        </w:rPr>
        <w:t>European Journal of Neuroscience</w:t>
      </w:r>
      <w:r w:rsidRPr="00446B3D">
        <w:rPr>
          <w:rFonts w:ascii="Calibri" w:hAnsi="Calibri" w:cs="Calibri"/>
          <w:noProof/>
          <w:szCs w:val="24"/>
        </w:rPr>
        <w:t xml:space="preserve">, </w:t>
      </w:r>
      <w:r w:rsidRPr="00446B3D">
        <w:rPr>
          <w:rFonts w:ascii="Calibri" w:hAnsi="Calibri" w:cs="Calibri"/>
          <w:i/>
          <w:iCs/>
          <w:noProof/>
          <w:szCs w:val="24"/>
        </w:rPr>
        <w:t>31</w:t>
      </w:r>
      <w:r w:rsidRPr="00446B3D">
        <w:rPr>
          <w:rFonts w:ascii="Calibri" w:hAnsi="Calibri" w:cs="Calibri"/>
          <w:noProof/>
          <w:szCs w:val="24"/>
        </w:rPr>
        <w:t>(10), 1721–1729. https://doi.org/10.1111/j.1460-9568.2010.07207.x</w:t>
      </w:r>
    </w:p>
    <w:p w14:paraId="32BCACE4"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lastRenderedPageBreak/>
        <w:t xml:space="preserve">Gray, R., MacUga, K., &amp; Regan, D. (2004). Long range interactions between object-motion and self-motion in the perception of movement in depth. </w:t>
      </w:r>
      <w:r w:rsidRPr="00446B3D">
        <w:rPr>
          <w:rFonts w:ascii="Calibri" w:hAnsi="Calibri" w:cs="Calibri"/>
          <w:i/>
          <w:iCs/>
          <w:noProof/>
          <w:szCs w:val="24"/>
        </w:rPr>
        <w:t>Vision Research</w:t>
      </w:r>
      <w:r w:rsidRPr="00446B3D">
        <w:rPr>
          <w:rFonts w:ascii="Calibri" w:hAnsi="Calibri" w:cs="Calibri"/>
          <w:noProof/>
          <w:szCs w:val="24"/>
        </w:rPr>
        <w:t xml:space="preserve">, </w:t>
      </w:r>
      <w:r w:rsidRPr="00446B3D">
        <w:rPr>
          <w:rFonts w:ascii="Calibri" w:hAnsi="Calibri" w:cs="Calibri"/>
          <w:i/>
          <w:iCs/>
          <w:noProof/>
          <w:szCs w:val="24"/>
        </w:rPr>
        <w:t>44</w:t>
      </w:r>
      <w:r w:rsidRPr="00446B3D">
        <w:rPr>
          <w:rFonts w:ascii="Calibri" w:hAnsi="Calibri" w:cs="Calibri"/>
          <w:noProof/>
          <w:szCs w:val="24"/>
        </w:rPr>
        <w:t>(2), 179–195. https://doi.org/10.1016/j.visres.2003.09.001</w:t>
      </w:r>
    </w:p>
    <w:p w14:paraId="0B4187CA"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Henrich, J., Heine, S. J., &amp; Norenzayan, A. (2010). The weirdest people in the world? </w:t>
      </w:r>
      <w:r w:rsidRPr="00446B3D">
        <w:rPr>
          <w:rFonts w:ascii="Calibri" w:hAnsi="Calibri" w:cs="Calibri"/>
          <w:i/>
          <w:iCs/>
          <w:noProof/>
          <w:szCs w:val="24"/>
        </w:rPr>
        <w:t>The Behavioral and Brain Sciences</w:t>
      </w:r>
      <w:r w:rsidRPr="00446B3D">
        <w:rPr>
          <w:rFonts w:ascii="Calibri" w:hAnsi="Calibri" w:cs="Calibri"/>
          <w:noProof/>
          <w:szCs w:val="24"/>
        </w:rPr>
        <w:t xml:space="preserve">, </w:t>
      </w:r>
      <w:r w:rsidRPr="00446B3D">
        <w:rPr>
          <w:rFonts w:ascii="Calibri" w:hAnsi="Calibri" w:cs="Calibri"/>
          <w:i/>
          <w:iCs/>
          <w:noProof/>
          <w:szCs w:val="24"/>
        </w:rPr>
        <w:t>33</w:t>
      </w:r>
      <w:r w:rsidRPr="00446B3D">
        <w:rPr>
          <w:rFonts w:ascii="Calibri" w:hAnsi="Calibri" w:cs="Calibri"/>
          <w:noProof/>
          <w:szCs w:val="24"/>
        </w:rPr>
        <w:t>(2–3), 61–83; discussion 83-135. https://doi.org/10.1017/S0140525X0999152X</w:t>
      </w:r>
    </w:p>
    <w:p w14:paraId="6C030581"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Jörges, B., &amp; López-Moliner, J. (2019). Earth-Gravity Congruent Motion Facilitates Ocular Control for Pursuit of Parabolic Trajectories. </w:t>
      </w:r>
      <w:r w:rsidRPr="00446B3D">
        <w:rPr>
          <w:rFonts w:ascii="Calibri" w:hAnsi="Calibri" w:cs="Calibri"/>
          <w:i/>
          <w:iCs/>
          <w:noProof/>
          <w:szCs w:val="24"/>
        </w:rPr>
        <w:t>Scientific Reports</w:t>
      </w:r>
      <w:r w:rsidRPr="00446B3D">
        <w:rPr>
          <w:rFonts w:ascii="Calibri" w:hAnsi="Calibri" w:cs="Calibri"/>
          <w:noProof/>
          <w:szCs w:val="24"/>
        </w:rPr>
        <w:t xml:space="preserve">, </w:t>
      </w:r>
      <w:r w:rsidRPr="00446B3D">
        <w:rPr>
          <w:rFonts w:ascii="Calibri" w:hAnsi="Calibri" w:cs="Calibri"/>
          <w:i/>
          <w:iCs/>
          <w:noProof/>
          <w:szCs w:val="24"/>
        </w:rPr>
        <w:t>9</w:t>
      </w:r>
      <w:r w:rsidRPr="00446B3D">
        <w:rPr>
          <w:rFonts w:ascii="Calibri" w:hAnsi="Calibri" w:cs="Calibri"/>
          <w:noProof/>
          <w:szCs w:val="24"/>
        </w:rPr>
        <w:t>(1), 1–13. https://doi.org/10.1038/s41598-019-50512-6</w:t>
      </w:r>
    </w:p>
    <w:p w14:paraId="4AF71DC0"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López-Moliner, J., Brenner, E., Louw, S., &amp; Smeets, J. B. J. (2010). Catching a gently thrown ball. </w:t>
      </w:r>
      <w:r w:rsidRPr="00446B3D">
        <w:rPr>
          <w:rFonts w:ascii="Calibri" w:hAnsi="Calibri" w:cs="Calibri"/>
          <w:i/>
          <w:iCs/>
          <w:noProof/>
          <w:szCs w:val="24"/>
        </w:rPr>
        <w:t>Experimental Brain Research</w:t>
      </w:r>
      <w:r w:rsidRPr="00446B3D">
        <w:rPr>
          <w:rFonts w:ascii="Calibri" w:hAnsi="Calibri" w:cs="Calibri"/>
          <w:noProof/>
          <w:szCs w:val="24"/>
        </w:rPr>
        <w:t xml:space="preserve">, </w:t>
      </w:r>
      <w:r w:rsidRPr="00446B3D">
        <w:rPr>
          <w:rFonts w:ascii="Calibri" w:hAnsi="Calibri" w:cs="Calibri"/>
          <w:i/>
          <w:iCs/>
          <w:noProof/>
          <w:szCs w:val="24"/>
        </w:rPr>
        <w:t>206</w:t>
      </w:r>
      <w:r w:rsidRPr="00446B3D">
        <w:rPr>
          <w:rFonts w:ascii="Calibri" w:hAnsi="Calibri" w:cs="Calibri"/>
          <w:noProof/>
          <w:szCs w:val="24"/>
        </w:rPr>
        <w:t>(4), 409–417. https://doi.org/10.1007/s00221-010-2421-1</w:t>
      </w:r>
    </w:p>
    <w:p w14:paraId="053D1A35"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McKee, S. P. (1981). A local mechanism for differential velocity detection. </w:t>
      </w:r>
      <w:r w:rsidRPr="00446B3D">
        <w:rPr>
          <w:rFonts w:ascii="Calibri" w:hAnsi="Calibri" w:cs="Calibri"/>
          <w:i/>
          <w:iCs/>
          <w:noProof/>
          <w:szCs w:val="24"/>
        </w:rPr>
        <w:t>Vision Research</w:t>
      </w:r>
      <w:r w:rsidRPr="00446B3D">
        <w:rPr>
          <w:rFonts w:ascii="Calibri" w:hAnsi="Calibri" w:cs="Calibri"/>
          <w:noProof/>
          <w:szCs w:val="24"/>
        </w:rPr>
        <w:t xml:space="preserve">, </w:t>
      </w:r>
      <w:r w:rsidRPr="00446B3D">
        <w:rPr>
          <w:rFonts w:ascii="Calibri" w:hAnsi="Calibri" w:cs="Calibri"/>
          <w:i/>
          <w:iCs/>
          <w:noProof/>
          <w:szCs w:val="24"/>
        </w:rPr>
        <w:t>21</w:t>
      </w:r>
      <w:r w:rsidRPr="00446B3D">
        <w:rPr>
          <w:rFonts w:ascii="Calibri" w:hAnsi="Calibri" w:cs="Calibri"/>
          <w:noProof/>
          <w:szCs w:val="24"/>
        </w:rPr>
        <w:t>(4), 491–500. https://doi.org/10.1016/0042-6989(81)90095-X</w:t>
      </w:r>
    </w:p>
    <w:p w14:paraId="1423135C"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Moscatelli, A., Mezzetti, M., &amp; Lacquaniti, F. (2012). Modeling psychophysical data at the population-level: The generalized linear mixed model. </w:t>
      </w:r>
      <w:r w:rsidRPr="00446B3D">
        <w:rPr>
          <w:rFonts w:ascii="Calibri" w:hAnsi="Calibri" w:cs="Calibri"/>
          <w:i/>
          <w:iCs/>
          <w:noProof/>
          <w:szCs w:val="24"/>
        </w:rPr>
        <w:t>Journal of Vision</w:t>
      </w:r>
      <w:r w:rsidRPr="00446B3D">
        <w:rPr>
          <w:rFonts w:ascii="Calibri" w:hAnsi="Calibri" w:cs="Calibri"/>
          <w:noProof/>
          <w:szCs w:val="24"/>
        </w:rPr>
        <w:t xml:space="preserve">, </w:t>
      </w:r>
      <w:r w:rsidRPr="00446B3D">
        <w:rPr>
          <w:rFonts w:ascii="Calibri" w:hAnsi="Calibri" w:cs="Calibri"/>
          <w:i/>
          <w:iCs/>
          <w:noProof/>
          <w:szCs w:val="24"/>
        </w:rPr>
        <w:t>12</w:t>
      </w:r>
      <w:r w:rsidRPr="00446B3D">
        <w:rPr>
          <w:rFonts w:ascii="Calibri" w:hAnsi="Calibri" w:cs="Calibri"/>
          <w:noProof/>
          <w:szCs w:val="24"/>
        </w:rPr>
        <w:t>(11), 1–17. https://doi.org/10.1167/12.11.26</w:t>
      </w:r>
    </w:p>
    <w:p w14:paraId="20AA7B6D"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Probst, T., Loose, R., Niedeggen, M., &amp; Wist, E. R. (1995). Processing of visual motion direction in the fronto-parallel plane in the stationary or moving observer. </w:t>
      </w:r>
      <w:r w:rsidRPr="00446B3D">
        <w:rPr>
          <w:rFonts w:ascii="Calibri" w:hAnsi="Calibri" w:cs="Calibri"/>
          <w:i/>
          <w:iCs/>
          <w:noProof/>
          <w:szCs w:val="24"/>
        </w:rPr>
        <w:t>Behavioural Brain Research</w:t>
      </w:r>
      <w:r w:rsidRPr="00446B3D">
        <w:rPr>
          <w:rFonts w:ascii="Calibri" w:hAnsi="Calibri" w:cs="Calibri"/>
          <w:noProof/>
          <w:szCs w:val="24"/>
        </w:rPr>
        <w:t xml:space="preserve">, </w:t>
      </w:r>
      <w:r w:rsidRPr="00446B3D">
        <w:rPr>
          <w:rFonts w:ascii="Calibri" w:hAnsi="Calibri" w:cs="Calibri"/>
          <w:i/>
          <w:iCs/>
          <w:noProof/>
          <w:szCs w:val="24"/>
        </w:rPr>
        <w:t>70</w:t>
      </w:r>
      <w:r w:rsidRPr="00446B3D">
        <w:rPr>
          <w:rFonts w:ascii="Calibri" w:hAnsi="Calibri" w:cs="Calibri"/>
          <w:noProof/>
          <w:szCs w:val="24"/>
        </w:rPr>
        <w:t>(2), 133–144. https://doi.org/10.1016/0166-4328(95)80003-4</w:t>
      </w:r>
    </w:p>
    <w:p w14:paraId="474DD79E"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Taylor, M. M., &amp; Creelman, C. D. (1967). PEST: Efficient Estimates on Probability Functions. </w:t>
      </w:r>
      <w:r w:rsidRPr="00446B3D">
        <w:rPr>
          <w:rFonts w:ascii="Calibri" w:hAnsi="Calibri" w:cs="Calibri"/>
          <w:i/>
          <w:iCs/>
          <w:noProof/>
          <w:szCs w:val="24"/>
        </w:rPr>
        <w:t>The Journal of the Acoustical Society of America</w:t>
      </w:r>
      <w:r w:rsidRPr="00446B3D">
        <w:rPr>
          <w:rFonts w:ascii="Calibri" w:hAnsi="Calibri" w:cs="Calibri"/>
          <w:noProof/>
          <w:szCs w:val="24"/>
        </w:rPr>
        <w:t xml:space="preserve">, </w:t>
      </w:r>
      <w:r w:rsidRPr="00446B3D">
        <w:rPr>
          <w:rFonts w:ascii="Calibri" w:hAnsi="Calibri" w:cs="Calibri"/>
          <w:i/>
          <w:iCs/>
          <w:noProof/>
          <w:szCs w:val="24"/>
        </w:rPr>
        <w:t>41</w:t>
      </w:r>
      <w:r w:rsidRPr="00446B3D">
        <w:rPr>
          <w:rFonts w:ascii="Calibri" w:hAnsi="Calibri" w:cs="Calibri"/>
          <w:noProof/>
          <w:szCs w:val="24"/>
        </w:rPr>
        <w:t>(4A), 782–787. https://doi.org/10.1121/1.1910407</w:t>
      </w:r>
    </w:p>
    <w:p w14:paraId="1055AC22"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szCs w:val="24"/>
        </w:rPr>
      </w:pPr>
      <w:r w:rsidRPr="00446B3D">
        <w:rPr>
          <w:rFonts w:ascii="Calibri" w:hAnsi="Calibri" w:cs="Calibri"/>
          <w:noProof/>
          <w:szCs w:val="24"/>
        </w:rPr>
        <w:t xml:space="preserve">Warren, P. A., &amp; Rushton, S. K. (2008). Evidence for flow-parsing in radial flow displays. </w:t>
      </w:r>
      <w:r w:rsidRPr="00446B3D">
        <w:rPr>
          <w:rFonts w:ascii="Calibri" w:hAnsi="Calibri" w:cs="Calibri"/>
          <w:i/>
          <w:iCs/>
          <w:noProof/>
          <w:szCs w:val="24"/>
        </w:rPr>
        <w:t>Vision Research</w:t>
      </w:r>
      <w:r w:rsidRPr="00446B3D">
        <w:rPr>
          <w:rFonts w:ascii="Calibri" w:hAnsi="Calibri" w:cs="Calibri"/>
          <w:noProof/>
          <w:szCs w:val="24"/>
        </w:rPr>
        <w:t xml:space="preserve">, </w:t>
      </w:r>
      <w:r w:rsidRPr="00446B3D">
        <w:rPr>
          <w:rFonts w:ascii="Calibri" w:hAnsi="Calibri" w:cs="Calibri"/>
          <w:i/>
          <w:iCs/>
          <w:noProof/>
          <w:szCs w:val="24"/>
        </w:rPr>
        <w:t>48</w:t>
      </w:r>
      <w:r w:rsidRPr="00446B3D">
        <w:rPr>
          <w:rFonts w:ascii="Calibri" w:hAnsi="Calibri" w:cs="Calibri"/>
          <w:noProof/>
          <w:szCs w:val="24"/>
        </w:rPr>
        <w:t>(5), 655–663. https://doi.org/10.1016/j.visres.2007.10.023</w:t>
      </w:r>
    </w:p>
    <w:p w14:paraId="41B93EC3" w14:textId="77777777" w:rsidR="00446B3D" w:rsidRPr="00446B3D" w:rsidRDefault="00446B3D" w:rsidP="00446B3D">
      <w:pPr>
        <w:widowControl w:val="0"/>
        <w:autoSpaceDE w:val="0"/>
        <w:autoSpaceDN w:val="0"/>
        <w:adjustRightInd w:val="0"/>
        <w:spacing w:line="240" w:lineRule="auto"/>
        <w:ind w:left="480" w:hanging="480"/>
        <w:rPr>
          <w:rFonts w:ascii="Calibri" w:hAnsi="Calibri" w:cs="Calibri"/>
          <w:noProof/>
        </w:rPr>
      </w:pPr>
      <w:r w:rsidRPr="00446B3D">
        <w:rPr>
          <w:rFonts w:ascii="Calibri" w:hAnsi="Calibri" w:cs="Calibri"/>
          <w:noProof/>
          <w:szCs w:val="24"/>
        </w:rPr>
        <w:t xml:space="preserve">Warren, P. A., &amp; Rushton, S. K. (2009). Perception of scene-relative object movement: Optic flow parsing and the contribution of monocular depth cues. </w:t>
      </w:r>
      <w:r w:rsidRPr="00446B3D">
        <w:rPr>
          <w:rFonts w:ascii="Calibri" w:hAnsi="Calibri" w:cs="Calibri"/>
          <w:i/>
          <w:iCs/>
          <w:noProof/>
          <w:szCs w:val="24"/>
        </w:rPr>
        <w:t>Vision Research</w:t>
      </w:r>
      <w:r w:rsidRPr="00446B3D">
        <w:rPr>
          <w:rFonts w:ascii="Calibri" w:hAnsi="Calibri" w:cs="Calibri"/>
          <w:noProof/>
          <w:szCs w:val="24"/>
        </w:rPr>
        <w:t xml:space="preserve">, </w:t>
      </w:r>
      <w:r w:rsidRPr="00446B3D">
        <w:rPr>
          <w:rFonts w:ascii="Calibri" w:hAnsi="Calibri" w:cs="Calibri"/>
          <w:i/>
          <w:iCs/>
          <w:noProof/>
          <w:szCs w:val="24"/>
        </w:rPr>
        <w:t>49</w:t>
      </w:r>
      <w:r w:rsidRPr="00446B3D">
        <w:rPr>
          <w:rFonts w:ascii="Calibri" w:hAnsi="Calibri" w:cs="Calibri"/>
          <w:noProof/>
          <w:szCs w:val="24"/>
        </w:rPr>
        <w:t>(11), 1406–1419. https://doi.org/10.1016/j.visres.2009.01.016</w:t>
      </w:r>
    </w:p>
    <w:p w14:paraId="467FE5C3" w14:textId="65B79023" w:rsidR="00C4466E" w:rsidRPr="00A76B32" w:rsidRDefault="003D36DD" w:rsidP="00053752">
      <w:pPr>
        <w:widowControl w:val="0"/>
        <w:autoSpaceDE w:val="0"/>
        <w:autoSpaceDN w:val="0"/>
        <w:adjustRightInd w:val="0"/>
        <w:spacing w:line="240" w:lineRule="auto"/>
        <w:ind w:left="480" w:hanging="480"/>
      </w:pPr>
      <w:r>
        <w:fldChar w:fldCharType="end"/>
      </w:r>
    </w:p>
    <w:sectPr w:rsidR="00C4466E"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3D1F"/>
    <w:rsid w:val="0003504B"/>
    <w:rsid w:val="000447FB"/>
    <w:rsid w:val="000507AE"/>
    <w:rsid w:val="00051CDB"/>
    <w:rsid w:val="00053752"/>
    <w:rsid w:val="0005524E"/>
    <w:rsid w:val="000566B5"/>
    <w:rsid w:val="00076BFB"/>
    <w:rsid w:val="000979FA"/>
    <w:rsid w:val="000A61BD"/>
    <w:rsid w:val="000B0DDC"/>
    <w:rsid w:val="000B17CA"/>
    <w:rsid w:val="000C0C29"/>
    <w:rsid w:val="000D41B4"/>
    <w:rsid w:val="000D42C2"/>
    <w:rsid w:val="000E2D93"/>
    <w:rsid w:val="00124045"/>
    <w:rsid w:val="00133FDB"/>
    <w:rsid w:val="00136208"/>
    <w:rsid w:val="0014099D"/>
    <w:rsid w:val="00147458"/>
    <w:rsid w:val="0015188F"/>
    <w:rsid w:val="0015637E"/>
    <w:rsid w:val="0016481F"/>
    <w:rsid w:val="00176751"/>
    <w:rsid w:val="001A7E55"/>
    <w:rsid w:val="001D5D5C"/>
    <w:rsid w:val="001D6219"/>
    <w:rsid w:val="001E4B8F"/>
    <w:rsid w:val="001F1772"/>
    <w:rsid w:val="001F500A"/>
    <w:rsid w:val="00211BB7"/>
    <w:rsid w:val="0021621B"/>
    <w:rsid w:val="00223D5B"/>
    <w:rsid w:val="0023733E"/>
    <w:rsid w:val="00250579"/>
    <w:rsid w:val="00257DF7"/>
    <w:rsid w:val="00280F38"/>
    <w:rsid w:val="002A2567"/>
    <w:rsid w:val="002A738E"/>
    <w:rsid w:val="002B28A0"/>
    <w:rsid w:val="002B3D22"/>
    <w:rsid w:val="002F15FB"/>
    <w:rsid w:val="002F45C1"/>
    <w:rsid w:val="00302E00"/>
    <w:rsid w:val="003040A3"/>
    <w:rsid w:val="00317E09"/>
    <w:rsid w:val="003207EE"/>
    <w:rsid w:val="00331280"/>
    <w:rsid w:val="003539AD"/>
    <w:rsid w:val="003704BA"/>
    <w:rsid w:val="00373890"/>
    <w:rsid w:val="003810CA"/>
    <w:rsid w:val="003C3190"/>
    <w:rsid w:val="003C3F8E"/>
    <w:rsid w:val="003D27B2"/>
    <w:rsid w:val="003D36DD"/>
    <w:rsid w:val="003F05A4"/>
    <w:rsid w:val="003F215D"/>
    <w:rsid w:val="003F3BCC"/>
    <w:rsid w:val="003F7DFE"/>
    <w:rsid w:val="00406CB1"/>
    <w:rsid w:val="00413CAE"/>
    <w:rsid w:val="00415A8A"/>
    <w:rsid w:val="00446B3D"/>
    <w:rsid w:val="0045395D"/>
    <w:rsid w:val="00476525"/>
    <w:rsid w:val="004B278F"/>
    <w:rsid w:val="004E6C2E"/>
    <w:rsid w:val="00533EC6"/>
    <w:rsid w:val="00544D46"/>
    <w:rsid w:val="00550794"/>
    <w:rsid w:val="0055304A"/>
    <w:rsid w:val="005600F5"/>
    <w:rsid w:val="00564A69"/>
    <w:rsid w:val="0057257A"/>
    <w:rsid w:val="0057337C"/>
    <w:rsid w:val="00587DCC"/>
    <w:rsid w:val="005A7FF6"/>
    <w:rsid w:val="005D74DC"/>
    <w:rsid w:val="006053D5"/>
    <w:rsid w:val="0061078B"/>
    <w:rsid w:val="006236B0"/>
    <w:rsid w:val="00626889"/>
    <w:rsid w:val="006351E0"/>
    <w:rsid w:val="00635780"/>
    <w:rsid w:val="00654A8F"/>
    <w:rsid w:val="00661830"/>
    <w:rsid w:val="00662DE5"/>
    <w:rsid w:val="006704B0"/>
    <w:rsid w:val="006778D9"/>
    <w:rsid w:val="00686F57"/>
    <w:rsid w:val="006A2426"/>
    <w:rsid w:val="006B56CF"/>
    <w:rsid w:val="006F0DE6"/>
    <w:rsid w:val="006F38B3"/>
    <w:rsid w:val="006F607B"/>
    <w:rsid w:val="00702967"/>
    <w:rsid w:val="00711C4D"/>
    <w:rsid w:val="0073656F"/>
    <w:rsid w:val="00740F7C"/>
    <w:rsid w:val="00741F9E"/>
    <w:rsid w:val="007478C9"/>
    <w:rsid w:val="00754E15"/>
    <w:rsid w:val="00760B08"/>
    <w:rsid w:val="007640BB"/>
    <w:rsid w:val="007A1A84"/>
    <w:rsid w:val="007B14FB"/>
    <w:rsid w:val="007C7E8B"/>
    <w:rsid w:val="007D6820"/>
    <w:rsid w:val="007E785F"/>
    <w:rsid w:val="0081339A"/>
    <w:rsid w:val="00824D90"/>
    <w:rsid w:val="008366DA"/>
    <w:rsid w:val="00842F42"/>
    <w:rsid w:val="008458E2"/>
    <w:rsid w:val="00845E3F"/>
    <w:rsid w:val="00856A69"/>
    <w:rsid w:val="008601AF"/>
    <w:rsid w:val="008742E6"/>
    <w:rsid w:val="00895417"/>
    <w:rsid w:val="008A361B"/>
    <w:rsid w:val="008B3B08"/>
    <w:rsid w:val="008C00D3"/>
    <w:rsid w:val="008D0397"/>
    <w:rsid w:val="008D0B9F"/>
    <w:rsid w:val="008D4B1D"/>
    <w:rsid w:val="008F274A"/>
    <w:rsid w:val="008F3F2F"/>
    <w:rsid w:val="008F7AE6"/>
    <w:rsid w:val="00900F96"/>
    <w:rsid w:val="00901ABF"/>
    <w:rsid w:val="009028AC"/>
    <w:rsid w:val="00911FAF"/>
    <w:rsid w:val="00914F9D"/>
    <w:rsid w:val="00915B4B"/>
    <w:rsid w:val="0092113C"/>
    <w:rsid w:val="00927B55"/>
    <w:rsid w:val="00930D3B"/>
    <w:rsid w:val="00951A0D"/>
    <w:rsid w:val="0096015C"/>
    <w:rsid w:val="00962151"/>
    <w:rsid w:val="00994115"/>
    <w:rsid w:val="009A3AB1"/>
    <w:rsid w:val="009A607E"/>
    <w:rsid w:val="009B140C"/>
    <w:rsid w:val="009B3406"/>
    <w:rsid w:val="009C6643"/>
    <w:rsid w:val="009C77F0"/>
    <w:rsid w:val="009D1039"/>
    <w:rsid w:val="009D53AE"/>
    <w:rsid w:val="009E76C6"/>
    <w:rsid w:val="00A12B74"/>
    <w:rsid w:val="00A26A7D"/>
    <w:rsid w:val="00A355D6"/>
    <w:rsid w:val="00A42196"/>
    <w:rsid w:val="00A46D31"/>
    <w:rsid w:val="00A6526E"/>
    <w:rsid w:val="00A71014"/>
    <w:rsid w:val="00A76B32"/>
    <w:rsid w:val="00A81A47"/>
    <w:rsid w:val="00A90434"/>
    <w:rsid w:val="00AA456F"/>
    <w:rsid w:val="00AB0D92"/>
    <w:rsid w:val="00AB1D5B"/>
    <w:rsid w:val="00AC14F1"/>
    <w:rsid w:val="00AC39B7"/>
    <w:rsid w:val="00B003C3"/>
    <w:rsid w:val="00B1131C"/>
    <w:rsid w:val="00B42BB4"/>
    <w:rsid w:val="00B57BD4"/>
    <w:rsid w:val="00B65EEC"/>
    <w:rsid w:val="00B75477"/>
    <w:rsid w:val="00B821DA"/>
    <w:rsid w:val="00B904DE"/>
    <w:rsid w:val="00BB26C0"/>
    <w:rsid w:val="00BB4953"/>
    <w:rsid w:val="00BC1E33"/>
    <w:rsid w:val="00BC457D"/>
    <w:rsid w:val="00BD2C36"/>
    <w:rsid w:val="00BE0A7C"/>
    <w:rsid w:val="00BE0D85"/>
    <w:rsid w:val="00BE1D41"/>
    <w:rsid w:val="00C033C4"/>
    <w:rsid w:val="00C041AA"/>
    <w:rsid w:val="00C1489C"/>
    <w:rsid w:val="00C3289B"/>
    <w:rsid w:val="00C352B6"/>
    <w:rsid w:val="00C4466E"/>
    <w:rsid w:val="00C535BE"/>
    <w:rsid w:val="00C82E07"/>
    <w:rsid w:val="00CB3268"/>
    <w:rsid w:val="00CC3AED"/>
    <w:rsid w:val="00CE722E"/>
    <w:rsid w:val="00CF7F36"/>
    <w:rsid w:val="00D01520"/>
    <w:rsid w:val="00D04996"/>
    <w:rsid w:val="00D05CE9"/>
    <w:rsid w:val="00D124B7"/>
    <w:rsid w:val="00D12D94"/>
    <w:rsid w:val="00D217A0"/>
    <w:rsid w:val="00D25154"/>
    <w:rsid w:val="00D474DF"/>
    <w:rsid w:val="00D50386"/>
    <w:rsid w:val="00D60DA2"/>
    <w:rsid w:val="00D633AC"/>
    <w:rsid w:val="00D63464"/>
    <w:rsid w:val="00D8489E"/>
    <w:rsid w:val="00D91C69"/>
    <w:rsid w:val="00DB2508"/>
    <w:rsid w:val="00DD4039"/>
    <w:rsid w:val="00DD79C8"/>
    <w:rsid w:val="00DF09AE"/>
    <w:rsid w:val="00DF1A17"/>
    <w:rsid w:val="00E32FFF"/>
    <w:rsid w:val="00E42200"/>
    <w:rsid w:val="00E473B5"/>
    <w:rsid w:val="00E67C26"/>
    <w:rsid w:val="00E70A45"/>
    <w:rsid w:val="00E90B30"/>
    <w:rsid w:val="00E93B96"/>
    <w:rsid w:val="00EA20CB"/>
    <w:rsid w:val="00EB0B6A"/>
    <w:rsid w:val="00EB5260"/>
    <w:rsid w:val="00EC252D"/>
    <w:rsid w:val="00EC3969"/>
    <w:rsid w:val="00ED3263"/>
    <w:rsid w:val="00ED3DA0"/>
    <w:rsid w:val="00ED50A6"/>
    <w:rsid w:val="00ED60CA"/>
    <w:rsid w:val="00EE3598"/>
    <w:rsid w:val="00F05C8A"/>
    <w:rsid w:val="00F15EC4"/>
    <w:rsid w:val="00F23D52"/>
    <w:rsid w:val="00F3506F"/>
    <w:rsid w:val="00F55513"/>
    <w:rsid w:val="00F615E8"/>
    <w:rsid w:val="00F7048D"/>
    <w:rsid w:val="00F93987"/>
    <w:rsid w:val="00FA049B"/>
    <w:rsid w:val="00FA3FFA"/>
    <w:rsid w:val="00FC164B"/>
    <w:rsid w:val="00FC1CF1"/>
    <w:rsid w:val="00FC4F41"/>
    <w:rsid w:val="00FD11B7"/>
    <w:rsid w:val="00FD140A"/>
    <w:rsid w:val="00FD6409"/>
    <w:rsid w:val="00FD6F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b-jorges/Motion-Perception-during-Self-Motion/blob/master/GIF%20of%20Stimulus.gif" TargetMode="External"/><Relationship Id="rId12" Type="http://schemas.openxmlformats.org/officeDocument/2006/relationships/hyperlink" Target="https://osf.io/m6uk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11" Type="http://schemas.openxmlformats.org/officeDocument/2006/relationships/hyperlink" Target="https://github.com/b-jorges/Motion-Perception-during-Self-Motion/" TargetMode="External"/><Relationship Id="rId5" Type="http://schemas.openxmlformats.org/officeDocument/2006/relationships/webSettings" Target="webSettings.xml"/><Relationship Id="rId10" Type="http://schemas.openxmlformats.org/officeDocument/2006/relationships/hyperlink" Target="https://github.com/b-jorges/Motion-Perception-during-Self-Motion/blob/master/AnalysisPilotData.R" TargetMode="External"/><Relationship Id="rId4" Type="http://schemas.openxmlformats.org/officeDocument/2006/relationships/settings" Target="settings.xml"/><Relationship Id="rId9" Type="http://schemas.openxmlformats.org/officeDocument/2006/relationships/hyperlink" Target="https://github.com/b-jorges/Motion-Perception-during-Self-Motion/blob/master/PowerAnalysisMotionEstimation.R"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3F195-EBB5-40FA-81DA-E72B7DA04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8</Pages>
  <Words>10375</Words>
  <Characters>59144</Characters>
  <Application>Microsoft Office Word</Application>
  <DocSecurity>0</DocSecurity>
  <Lines>492</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30</cp:revision>
  <cp:lastPrinted>2020-01-29T23:31:00Z</cp:lastPrinted>
  <dcterms:created xsi:type="dcterms:W3CDTF">2020-01-25T00:08:00Z</dcterms:created>
  <dcterms:modified xsi:type="dcterms:W3CDTF">2020-01-2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